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928B0" w14:textId="77777777" w:rsidR="00CC26DD" w:rsidRDefault="00CC26DD" w:rsidP="00CC26D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6B3AAAD9" w14:textId="77777777" w:rsidR="00CC26DD" w:rsidRDefault="00CC26DD" w:rsidP="00CC26DD">
      <w:pPr>
        <w:rPr>
          <w:rFonts w:ascii="Times New Roman" w:eastAsia="Times New Roman" w:hAnsi="Times New Roman" w:cs="Times New Roman"/>
          <w:b/>
          <w:sz w:val="24"/>
          <w:szCs w:val="24"/>
        </w:rPr>
      </w:pPr>
    </w:p>
    <w:p w14:paraId="44B9288A" w14:textId="77777777" w:rsidR="00CC26DD" w:rsidRDefault="00CC26DD" w:rsidP="00CC26DD">
      <w:pPr>
        <w:pStyle w:val="ListParagraph"/>
        <w:numPr>
          <w:ilvl w:val="0"/>
          <w:numId w:val="1"/>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0E550A95" w14:textId="77777777" w:rsidR="00CC26DD" w:rsidRPr="007E6282" w:rsidRDefault="00CC26DD" w:rsidP="00CC26DD">
      <w:pPr>
        <w:rPr>
          <w:rFonts w:ascii="Times New Roman" w:eastAsia="Times New Roman" w:hAnsi="Times New Roman" w:cs="Times New Roman"/>
          <w:i/>
          <w:sz w:val="24"/>
          <w:szCs w:val="24"/>
        </w:rPr>
      </w:pPr>
    </w:p>
    <w:p w14:paraId="6F839E70"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st majority of Lake Baikal’s 2,100-km shoreline lacks lakeside develop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Pr>
          <w:rFonts w:ascii="Times New Roman" w:eastAsia="Times New Roman" w:hAnsi="Times New Roman" w:cs="Times New Roman"/>
          <w:sz w:val="24"/>
          <w:szCs w:val="24"/>
        </w:rPr>
        <w:fldChar w:fldCharType="separate"/>
      </w:r>
      <w:r w:rsidRPr="00147D1A">
        <w:rPr>
          <w:rFonts w:ascii="Times New Roman" w:hAnsi="Times New Roman" w:cs="Times New Roman"/>
          <w:sz w:val="24"/>
        </w:rPr>
        <w:t>(Moore et al. 2009; Timoshki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ur study focused on a 40-km section of Baikal’s southwestern shoreline, which included three settlements of different size (Figure 1). From 19 through 23 August 2015, we sampled 14 littoral and 3 pelagic locations along our 40-km transect. Littoral locations were chosen to capture a range of sites with varying degrees of adjacent shoreline development – from “developed” (along the waterfront of human settlements) to “undeveloped” (no adjacent human settlements and complete forest cover; Figure 1; Figure 2; Table 1). Pelagic sites were located 2 to 5 km offshore from each of the developed sites in water depths of 900-1300 m (Figure 1; Table 1). Littoral sites were sampled at approximately the same depth (~1.25 m) at a distance of 8.9-20.75 m from shore (Table 1). At each site, air temperature was measured with a mercury thermometer, and photographs were taken of the substrate and the shoreline.</w:t>
      </w:r>
    </w:p>
    <w:p w14:paraId="27622440" w14:textId="77777777" w:rsidR="00CC26DD" w:rsidRDefault="00CC26DD" w:rsidP="00CC26DD">
      <w:pPr>
        <w:rPr>
          <w:rFonts w:ascii="Times New Roman" w:eastAsia="Times New Roman" w:hAnsi="Times New Roman" w:cs="Times New Roman"/>
          <w:sz w:val="24"/>
          <w:szCs w:val="24"/>
        </w:rPr>
      </w:pPr>
    </w:p>
    <w:p w14:paraId="7B1584F0"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discrete lakeside settlements occurred along our 40-km transect. The largest, Listvyanka, is primarily a tourist town with approximately 1,963 permanent residents, although tourism can contribute significantly to the town’s population with 1.2 million annual visito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Pr>
          <w:rFonts w:ascii="Times New Roman" w:eastAsia="Times New Roman" w:hAnsi="Times New Roman" w:cs="Times New Roman"/>
          <w:sz w:val="24"/>
          <w:szCs w:val="24"/>
        </w:rPr>
        <w:fldChar w:fldCharType="separate"/>
      </w:r>
      <w:r w:rsidRPr="006F1DAD">
        <w:rPr>
          <w:rFonts w:ascii="Times New Roman" w:hAnsi="Times New Roman" w:cs="Times New Roman"/>
          <w:sz w:val="24"/>
        </w:rPr>
        <w:t>(Interfax-Tourism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other two settlements are the villages Bolshie Koty and Bolshoe Goloustnoe, which have approximately 80 and 600 permanent residents, respectively. Bolshie Koty is home to two field research stations and several small tourist accommodations. Bolshoe Goloustnoe has several hotels and tourist camps (IrkutskStat, 2012). Although Bolshie Koty and Bolshoe Goloustnoe are built along small streams that empty into Baikal, there are no upstream developed sites, meaning that any observed sewage indicators in Baikal most likely originated either from Bolshie Koty or Bolshoe Goloustnoe.</w:t>
      </w:r>
    </w:p>
    <w:p w14:paraId="0399D54A" w14:textId="77777777" w:rsidR="00CC26DD" w:rsidRDefault="00CC26DD" w:rsidP="00CC26DD">
      <w:pPr>
        <w:rPr>
          <w:rFonts w:ascii="Times New Roman" w:eastAsia="Times New Roman" w:hAnsi="Times New Roman" w:cs="Times New Roman"/>
          <w:sz w:val="24"/>
          <w:szCs w:val="24"/>
        </w:rPr>
      </w:pPr>
    </w:p>
    <w:p w14:paraId="3F983327" w14:textId="77777777" w:rsidR="00CC26DD" w:rsidRDefault="00CC26DD" w:rsidP="00CC26D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 distance weighted (IDW) population calculation</w:t>
      </w:r>
    </w:p>
    <w:p w14:paraId="4CEF2CA5" w14:textId="77777777" w:rsidR="00CC26DD" w:rsidRPr="007E6282" w:rsidRDefault="00CC26DD" w:rsidP="00CC26DD">
      <w:pPr>
        <w:rPr>
          <w:rFonts w:ascii="Times New Roman" w:eastAsia="Times New Roman" w:hAnsi="Times New Roman" w:cs="Times New Roman"/>
          <w:i/>
          <w:sz w:val="24"/>
          <w:szCs w:val="24"/>
        </w:rPr>
      </w:pPr>
    </w:p>
    <w:p w14:paraId="0E9088BE" w14:textId="77777777" w:rsidR="00CC26DD" w:rsidRDefault="00CC26DD" w:rsidP="00CC26DD">
      <w:pPr>
        <w:rPr>
          <w:rFonts w:ascii="Times New Roman" w:eastAsia="Times New Roman" w:hAnsi="Times New Roman" w:cs="Times New Roman"/>
          <w:sz w:val="24"/>
          <w:szCs w:val="24"/>
        </w:rPr>
      </w:pPr>
      <w:bookmarkStart w:id="0" w:name="_Hlk53403518"/>
      <w:r>
        <w:rPr>
          <w:rFonts w:ascii="Times New Roman" w:eastAsia="Times New Roman" w:hAnsi="Times New Roman" w:cs="Times New Roman"/>
          <w:sz w:val="24"/>
          <w:szCs w:val="24"/>
        </w:rPr>
        <w:t xml:space="preserve">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 </w:t>
      </w:r>
      <w:bookmarkEnd w:id="0"/>
      <w:r>
        <w:rPr>
          <w:rFonts w:ascii="Times New Roman" w:eastAsia="Times New Roman" w:hAnsi="Times New Roman" w:cs="Times New Roman"/>
          <w:sz w:val="24"/>
          <w:szCs w:val="24"/>
        </w:rPr>
        <w:t xml:space="preserve">The IDW metric reflects the idea that sewage pollution should be positively related to increasing human density and inversely related with distance from densely populated areas (sensu Bendz et al., 2005). Additionally, Timoshkin et al. (2018) noted that sewage enters Baikal’s nearshore largely through groundwater, implying that locations with more directly adjacent shoreline development should experience higher sewage concentrations in the lake. Acknowledging that nearshore PPCP concentrations were likely positively proportional to a developed location’s </w:t>
      </w:r>
      <w:r>
        <w:rPr>
          <w:rFonts w:ascii="Times New Roman" w:eastAsia="Times New Roman" w:hAnsi="Times New Roman" w:cs="Times New Roman"/>
          <w:sz w:val="24"/>
          <w:szCs w:val="24"/>
        </w:rPr>
        <w:lastRenderedPageBreak/>
        <w:t xml:space="preserve">shoreline length, we scaled a developed site’s population density by its shoreline </w:t>
      </w:r>
      <w:commentRangeStart w:id="1"/>
      <w:commentRangeStart w:id="2"/>
      <w:commentRangeStart w:id="3"/>
      <w:r>
        <w:rPr>
          <w:rFonts w:ascii="Times New Roman" w:eastAsia="Times New Roman" w:hAnsi="Times New Roman" w:cs="Times New Roman"/>
          <w:sz w:val="24"/>
          <w:szCs w:val="24"/>
        </w:rPr>
        <w:t>length</w:t>
      </w:r>
      <w:commentRangeEnd w:id="1"/>
      <w:r>
        <w:rPr>
          <w:rStyle w:val="CommentReference"/>
        </w:rPr>
        <w:commentReference w:id="1"/>
      </w:r>
      <w:commentRangeEnd w:id="2"/>
      <w:r>
        <w:rPr>
          <w:rStyle w:val="CommentReference"/>
        </w:rPr>
        <w:commentReference w:id="2"/>
      </w:r>
      <w:commentRangeEnd w:id="3"/>
      <w:r>
        <w:rPr>
          <w:rStyle w:val="CommentReference"/>
        </w:rPr>
        <w:commentReference w:id="3"/>
      </w:r>
      <w:r>
        <w:rPr>
          <w:rFonts w:ascii="Times New Roman" w:eastAsia="Times New Roman" w:hAnsi="Times New Roman" w:cs="Times New Roman"/>
          <w:sz w:val="24"/>
          <w:szCs w:val="24"/>
        </w:rPr>
        <w:t>. This scaling represents population density that directly interfaces with the lake, thereby capturing the idea that sewage-associated pollutants, such as PPCPs (</w:t>
      </w:r>
      <w:r w:rsidRPr="004943CA">
        <w:rPr>
          <w:rFonts w:ascii="Times New Roman" w:eastAsia="Times New Roman" w:hAnsi="Times New Roman" w:cs="Times New Roman"/>
          <w:sz w:val="24"/>
          <w:szCs w:val="24"/>
        </w:rPr>
        <w:t>Karnjanapiboonwong</w:t>
      </w:r>
      <w:r>
        <w:rPr>
          <w:rFonts w:ascii="Times New Roman" w:eastAsia="Times New Roman" w:hAnsi="Times New Roman" w:cs="Times New Roman"/>
          <w:sz w:val="24"/>
          <w:szCs w:val="24"/>
        </w:rPr>
        <w:t xml:space="preserve"> et al., 2010) and nutrients (de Vries, 1972), contributed away from the shoreline can be removed via the soil matrix en route to the lake.</w:t>
      </w:r>
    </w:p>
    <w:p w14:paraId="59DA897C" w14:textId="77777777" w:rsidR="00CC26DD" w:rsidRDefault="00CC26DD" w:rsidP="00CC26DD">
      <w:pPr>
        <w:rPr>
          <w:rFonts w:ascii="Times New Roman" w:eastAsia="Times New Roman" w:hAnsi="Times New Roman" w:cs="Times New Roman"/>
          <w:sz w:val="24"/>
          <w:szCs w:val="24"/>
        </w:rPr>
      </w:pPr>
    </w:p>
    <w:p w14:paraId="2FD9372F" w14:textId="77777777" w:rsidR="00CC26DD" w:rsidRDefault="00CC26DD" w:rsidP="00CC26DD">
      <w:pPr>
        <w:rPr>
          <w:rFonts w:ascii="Times New Roman" w:eastAsia="Times New Roman" w:hAnsi="Times New Roman" w:cs="Times New Roman"/>
          <w:sz w:val="24"/>
          <w:szCs w:val="24"/>
        </w:rPr>
      </w:pPr>
      <w:bookmarkStart w:id="4" w:name="_Hlk53403541"/>
      <w:r>
        <w:rPr>
          <w:rFonts w:ascii="Times New Roman" w:eastAsia="Times New Roman" w:hAnsi="Times New Roman" w:cs="Times New Roman"/>
          <w:sz w:val="24"/>
          <w:szCs w:val="24"/>
        </w:rPr>
        <w:t>We calculated IDW population for each sampling location, using formula (1).</w:t>
      </w:r>
    </w:p>
    <w:p w14:paraId="3B26D772"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5C24144B"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is the IDW population at sampling location</w:t>
      </w:r>
      <w:r w:rsidRPr="002F1C07">
        <w:rPr>
          <w:rFonts w:ascii="Times New Roman" w:eastAsia="Times New Roman" w:hAnsi="Times New Roman" w:cs="Times New Roman"/>
          <w:i/>
          <w:sz w:val="24"/>
          <w:szCs w:val="24"/>
        </w:rPr>
        <w:t xml:space="preserve"> 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t each of the three developed sites Listvyanka (LI), Bolshie Koty (BK), Bolshoe Goloustnoe (BGO),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a developed site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a developed site in km,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each developed site’s centroid in km. This formulation implies that all sampling locations are influenced by all three developed sites. Thus, the influence of an individual developed site on each sampling location is positively influenced by the numerical and spatial density of the population and its orientation toward the shoreline, and inversely proportional to a sampling location’s distance from each of the three developed </w:t>
      </w:r>
      <w:commentRangeStart w:id="5"/>
      <w:commentRangeStart w:id="6"/>
      <w:r>
        <w:rPr>
          <w:rFonts w:ascii="Times New Roman" w:eastAsia="Times New Roman" w:hAnsi="Times New Roman" w:cs="Times New Roman"/>
          <w:sz w:val="24"/>
          <w:szCs w:val="24"/>
        </w:rPr>
        <w:t>sites</w:t>
      </w:r>
      <w:commentRangeEnd w:id="5"/>
      <w:r>
        <w:rPr>
          <w:rStyle w:val="CommentReference"/>
        </w:rPr>
        <w:commentReference w:id="5"/>
      </w:r>
      <w:commentRangeEnd w:id="6"/>
      <w:r>
        <w:rPr>
          <w:rStyle w:val="CommentReference"/>
        </w:rPr>
        <w:commentReference w:id="6"/>
      </w:r>
      <w:r>
        <w:rPr>
          <w:rFonts w:ascii="Times New Roman" w:eastAsia="Times New Roman" w:hAnsi="Times New Roman" w:cs="Times New Roman"/>
          <w:sz w:val="24"/>
          <w:szCs w:val="24"/>
        </w:rPr>
        <w:t xml:space="preserve">.  </w:t>
      </w:r>
    </w:p>
    <w:bookmarkEnd w:id="4"/>
    <w:p w14:paraId="6F2B5FF4" w14:textId="77777777" w:rsidR="00CC26DD" w:rsidRDefault="00CC26DD" w:rsidP="00CC26DD">
      <w:pPr>
        <w:rPr>
          <w:rFonts w:ascii="Times New Roman" w:eastAsia="Times New Roman" w:hAnsi="Times New Roman" w:cs="Times New Roman"/>
          <w:sz w:val="24"/>
          <w:szCs w:val="24"/>
        </w:rPr>
      </w:pPr>
    </w:p>
    <w:p w14:paraId="6E0D0441" w14:textId="77777777" w:rsidR="00CC26DD" w:rsidRDefault="00CC26DD" w:rsidP="00CC26D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0469321F" w14:textId="77777777" w:rsidR="00CC26DD" w:rsidRDefault="00CC26DD" w:rsidP="00CC26DD">
      <w:pPr>
        <w:rPr>
          <w:rFonts w:ascii="Times New Roman" w:eastAsia="Times New Roman" w:hAnsi="Times New Roman" w:cs="Times New Roman"/>
          <w:sz w:val="24"/>
          <w:szCs w:val="24"/>
        </w:rPr>
      </w:pPr>
    </w:p>
    <w:p w14:paraId="52B47028"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Samples were collected by hand from 0.75 m depth for each littoral site and with a bucket from aboard the Irkutsk State University “Kozhov” research vessel for pelagic sites. Each water sample collection procedure is described below. More detailed methods for sample collection and processing can be found in Meyer et al. (20XX). </w:t>
      </w:r>
    </w:p>
    <w:p w14:paraId="6F3F7E67" w14:textId="77777777" w:rsidR="00CC26DD" w:rsidRDefault="00CC26DD" w:rsidP="00CC26DD">
      <w:pPr>
        <w:rPr>
          <w:rFonts w:ascii="Times New Roman" w:eastAsia="Times New Roman" w:hAnsi="Times New Roman" w:cs="Times New Roman"/>
          <w:sz w:val="24"/>
          <w:szCs w:val="24"/>
        </w:rPr>
      </w:pPr>
    </w:p>
    <w:p w14:paraId="71E12762"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65B0BF14" w14:textId="77777777" w:rsidR="00CC26DD" w:rsidRDefault="00CC26DD" w:rsidP="00CC26DD">
      <w:pPr>
        <w:rPr>
          <w:rFonts w:ascii="Times New Roman" w:eastAsia="Times New Roman" w:hAnsi="Times New Roman" w:cs="Times New Roman"/>
          <w:sz w:val="24"/>
          <w:szCs w:val="24"/>
        </w:rPr>
      </w:pPr>
    </w:p>
    <w:p w14:paraId="489F526F" w14:textId="77777777" w:rsidR="00CC26DD" w:rsidRDefault="00CC26DD" w:rsidP="00CC26DD">
      <w:pPr>
        <w:rPr>
          <w:rFonts w:ascii="Times New Roman" w:eastAsia="Times New Roman" w:hAnsi="Times New Roman" w:cs="Times New Roman"/>
          <w:sz w:val="24"/>
          <w:szCs w:val="24"/>
        </w:rPr>
      </w:pPr>
      <w:bookmarkStart w:id="7" w:name="_Hlk53404560"/>
      <w:bookmarkStart w:id="8" w:name="_Hlk53402494"/>
      <w:r>
        <w:rPr>
          <w:rFonts w:ascii="Times New Roman" w:eastAsia="Times New Roman" w:hAnsi="Times New Roman" w:cs="Times New Roman"/>
          <w:sz w:val="24"/>
          <w:szCs w:val="24"/>
        </w:rP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r w:rsidRPr="002075AA">
        <w:rPr>
          <w:rFonts w:ascii="Times New Roman" w:eastAsia="Times New Roman" w:hAnsi="Times New Roman" w:cs="Times New Roman"/>
          <w:sz w:val="24"/>
          <w:szCs w:val="24"/>
        </w:rPr>
        <w:t>A.P.Vinogradov Institute of Geochemistry</w:t>
      </w:r>
      <w:r>
        <w:rPr>
          <w:rFonts w:ascii="Times New Roman" w:eastAsia="Times New Roman" w:hAnsi="Times New Roman" w:cs="Times New Roman"/>
          <w:sz w:val="24"/>
          <w:szCs w:val="24"/>
        </w:rPr>
        <w:t xml:space="preserve"> (Siberian Branch of the Russian Academy of Sciences, Irkutsk). For each water sample, ammoniu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Pr="005404FF">
        <w:rPr>
          <w:rFonts w:ascii="Times New Roman" w:hAnsi="Times New Roman" w:cs="Times New Roman"/>
          <w:sz w:val="24"/>
        </w:rPr>
        <w:t>(2016a)</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itra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Pr>
          <w:rFonts w:ascii="Times New Roman" w:eastAsia="Times New Roman" w:hAnsi="Times New Roman" w:cs="Times New Roman"/>
          <w:sz w:val="24"/>
          <w:szCs w:val="24"/>
        </w:rPr>
        <w:fldChar w:fldCharType="separate"/>
      </w:r>
      <w:r w:rsidRPr="005404FF">
        <w:rPr>
          <w:rFonts w:ascii="Times New Roman" w:hAnsi="Times New Roman" w:cs="Times New Roman"/>
          <w:sz w:val="24"/>
        </w:rPr>
        <w:t>(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otal phosphoru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Pr="005404FF">
        <w:rPr>
          <w:rFonts w:ascii="Times New Roman" w:hAnsi="Times New Roman" w:cs="Times New Roman"/>
          <w:sz w:val="24"/>
        </w:rPr>
        <w:t>(2016b)</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s were measured using a spectrophotomer</w:t>
      </w:r>
      <w:bookmarkEnd w:id="7"/>
      <w:r>
        <w:rPr>
          <w:rFonts w:ascii="Times New Roman" w:eastAsia="Times New Roman" w:hAnsi="Times New Roman" w:cs="Times New Roman"/>
          <w:sz w:val="24"/>
          <w:szCs w:val="24"/>
        </w:rPr>
        <w:t xml:space="preserve">. </w:t>
      </w:r>
    </w:p>
    <w:bookmarkEnd w:id="8"/>
    <w:p w14:paraId="232A42F2" w14:textId="77777777" w:rsidR="00CC26DD" w:rsidRPr="005404FF" w:rsidRDefault="00CC26DD" w:rsidP="00CC26DD">
      <w:pPr>
        <w:rPr>
          <w:rFonts w:ascii="Times New Roman" w:eastAsia="Times New Roman" w:hAnsi="Times New Roman" w:cs="Times New Roman"/>
          <w:sz w:val="24"/>
          <w:szCs w:val="24"/>
        </w:rPr>
      </w:pPr>
    </w:p>
    <w:p w14:paraId="2756F07E" w14:textId="77777777" w:rsidR="00CC26DD" w:rsidRPr="005404FF"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4D54DC8D" w14:textId="77777777" w:rsidR="00CC26DD" w:rsidRDefault="00CC26DD" w:rsidP="00CC26DD">
      <w:pPr>
        <w:rPr>
          <w:rFonts w:ascii="Times New Roman" w:eastAsia="Times New Roman" w:hAnsi="Times New Roman" w:cs="Times New Roman"/>
          <w:sz w:val="24"/>
          <w:szCs w:val="24"/>
        </w:rPr>
      </w:pPr>
    </w:p>
    <w:p w14:paraId="4B9DF1B3" w14:textId="77777777" w:rsidR="00CC26DD" w:rsidRDefault="00CC26DD" w:rsidP="00CC26DD">
      <w:pPr>
        <w:rPr>
          <w:rFonts w:ascii="Times New Roman" w:eastAsia="Times New Roman" w:hAnsi="Times New Roman" w:cs="Times New Roman"/>
          <w:sz w:val="24"/>
          <w:szCs w:val="24"/>
        </w:rPr>
      </w:pPr>
      <w:bookmarkStart w:id="9" w:name="_Hlk53404582"/>
      <w:bookmarkStart w:id="10" w:name="_Hlk53402750"/>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up to 150 mL each) were filtered through 25-mm </w:t>
      </w:r>
      <w:r>
        <w:rPr>
          <w:rFonts w:ascii="Times New Roman" w:eastAsia="Times New Roman" w:hAnsi="Times New Roman" w:cs="Times New Roman"/>
          <w:sz w:val="24"/>
          <w:szCs w:val="24"/>
        </w:rPr>
        <w:lastRenderedPageBreak/>
        <w:t xml:space="preserve">diameter, 0.2 µm pore size nitrocellulose filters. Filters were then placed in a 35 mm petri dish and frozen in the dark until processing. Chlorophyll samples were processed in a manner similar to that of Parson (1963) and Lorenzen (1967) with greater detail described in Meyer et al (202X). </w:t>
      </w:r>
      <w:bookmarkEnd w:id="9"/>
    </w:p>
    <w:bookmarkEnd w:id="10"/>
    <w:p w14:paraId="054E5020" w14:textId="77777777" w:rsidR="00CC26DD" w:rsidRDefault="00CC26DD" w:rsidP="00CC26DD">
      <w:pPr>
        <w:rPr>
          <w:rFonts w:ascii="Times New Roman" w:eastAsia="Times New Roman" w:hAnsi="Times New Roman" w:cs="Times New Roman"/>
          <w:sz w:val="24"/>
          <w:szCs w:val="24"/>
        </w:rPr>
      </w:pPr>
    </w:p>
    <w:p w14:paraId="286484EA"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334BBBB5" w14:textId="77777777" w:rsidR="00CC26DD" w:rsidRDefault="00CC26DD" w:rsidP="00CC26DD">
      <w:pPr>
        <w:rPr>
          <w:rFonts w:ascii="Times New Roman" w:eastAsia="Times New Roman" w:hAnsi="Times New Roman" w:cs="Times New Roman"/>
          <w:sz w:val="24"/>
          <w:szCs w:val="24"/>
        </w:rPr>
      </w:pPr>
    </w:p>
    <w:p w14:paraId="7B6CD928" w14:textId="77777777" w:rsidR="00CC26DD" w:rsidRDefault="00CC26DD" w:rsidP="00CC26DD">
      <w:pPr>
        <w:rPr>
          <w:rFonts w:ascii="Times New Roman" w:eastAsia="Times New Roman" w:hAnsi="Times New Roman" w:cs="Times New Roman"/>
          <w:sz w:val="24"/>
          <w:szCs w:val="24"/>
        </w:rPr>
      </w:pPr>
      <w:bookmarkStart w:id="11" w:name="_Hlk53402819"/>
      <w:r>
        <w:rPr>
          <w:rFonts w:ascii="Times New Roman" w:eastAsia="Times New Roman" w:hAnsi="Times New Roman" w:cs="Times New Roman"/>
          <w:sz w:val="24"/>
          <w:szCs w:val="24"/>
        </w:rPr>
        <w:t xml:space="preserve">Water samples for PPCP analysis were collected in 250 mL amber glass bottles that were rinsed with either methanol or </w:t>
      </w:r>
      <w:r w:rsidRPr="001338EC">
        <w:rPr>
          <w:rFonts w:ascii="Times New Roman" w:eastAsia="Times New Roman" w:hAnsi="Times New Roman" w:cs="Times New Roman"/>
          <w:sz w:val="24"/>
          <w:szCs w:val="24"/>
        </w:rPr>
        <w:t xml:space="preserve">acetone </w:t>
      </w:r>
      <w:r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During SPE, l</w:t>
      </w:r>
      <w:r w:rsidRPr="00EF133E">
        <w:rPr>
          <w:rFonts w:ascii="Times New Roman" w:eastAsia="Times New Roman" w:hAnsi="Times New Roman" w:cs="Times New Roman"/>
          <w:sz w:val="24"/>
          <w:szCs w:val="24"/>
        </w:rPr>
        <w:t xml:space="preserve">ab personnel wore gloves and face masks to minimize contamination. </w:t>
      </w:r>
      <w:r>
        <w:rPr>
          <w:rFonts w:ascii="Times New Roman" w:eastAsia="Times New Roman" w:hAnsi="Times New Roman" w:cs="Times New Roman"/>
          <w:sz w:val="24"/>
          <w:szCs w:val="24"/>
        </w:rPr>
        <w:t>SPE methods are described in greater detail in Meyer et al (202X). After filtration and extraction, SPE cartridges were stored in Whirlpacks at -20°C until analysis for PPCPs following methods of Lee et al. (2016).</w:t>
      </w:r>
    </w:p>
    <w:bookmarkEnd w:id="11"/>
    <w:p w14:paraId="19D3BB89" w14:textId="77777777" w:rsidR="00CC26DD" w:rsidRDefault="00CC26DD" w:rsidP="00CC26DD">
      <w:pPr>
        <w:rPr>
          <w:rFonts w:ascii="Times New Roman" w:eastAsia="Times New Roman" w:hAnsi="Times New Roman" w:cs="Times New Roman"/>
          <w:sz w:val="24"/>
          <w:szCs w:val="24"/>
        </w:rPr>
      </w:pPr>
    </w:p>
    <w:p w14:paraId="6ACE2EBD"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2E3FCCE" w14:textId="77777777" w:rsidR="00CC26DD" w:rsidRDefault="00CC26DD" w:rsidP="00CC26DD">
      <w:pPr>
        <w:rPr>
          <w:rFonts w:ascii="Times New Roman" w:eastAsia="Times New Roman" w:hAnsi="Times New Roman" w:cs="Times New Roman"/>
          <w:sz w:val="24"/>
          <w:szCs w:val="24"/>
        </w:rPr>
      </w:pPr>
    </w:p>
    <w:p w14:paraId="7F660CED" w14:textId="77777777" w:rsidR="00CC26DD" w:rsidRDefault="00CC26DD" w:rsidP="00CC26DD">
      <w:pPr>
        <w:rPr>
          <w:rFonts w:ascii="Times New Roman" w:eastAsia="Times New Roman" w:hAnsi="Times New Roman" w:cs="Times New Roman"/>
          <w:sz w:val="24"/>
          <w:szCs w:val="24"/>
        </w:rPr>
      </w:pPr>
      <w:bookmarkStart w:id="12" w:name="_Hlk53403670"/>
      <w:r>
        <w:rPr>
          <w:rFonts w:ascii="Times New Roman" w:eastAsia="Times New Roman" w:hAnsi="Times New Roman" w:cs="Times New Roman"/>
          <w:sz w:val="24"/>
          <w:szCs w:val="24"/>
        </w:rPr>
        <w:t xml:space="preserve">At each location, samples were collected in triplicate using </w:t>
      </w:r>
      <w:commentRangeStart w:id="13"/>
      <w:commentRangeStart w:id="14"/>
      <w:r>
        <w:rPr>
          <w:rFonts w:ascii="Times New Roman" w:eastAsia="Times New Roman" w:hAnsi="Times New Roman" w:cs="Times New Roman"/>
          <w:sz w:val="24"/>
          <w:szCs w:val="24"/>
        </w:rPr>
        <w:t>1.5 L clear plastic bottles</w:t>
      </w:r>
      <w:commentRangeEnd w:id="13"/>
      <w:r>
        <w:rPr>
          <w:rStyle w:val="CommentReference"/>
        </w:rPr>
        <w:commentReference w:id="13"/>
      </w:r>
      <w:commentRangeEnd w:id="14"/>
      <w:r>
        <w:rPr>
          <w:rStyle w:val="CommentReference"/>
        </w:rPr>
        <w:commentReference w:id="14"/>
      </w:r>
      <w:r>
        <w:rPr>
          <w:rFonts w:ascii="Times New Roman" w:eastAsia="Times New Roman" w:hAnsi="Times New Roman" w:cs="Times New Roman"/>
          <w:sz w:val="24"/>
          <w:szCs w:val="24"/>
        </w:rPr>
        <w:t xml:space="preserve"> that were washed thoroughly with sample water before each collection. Samples were collected by hand for each littoral site and with a metal bucket from aboard the ship for pelagic sites. </w:t>
      </w:r>
    </w:p>
    <w:p w14:paraId="090AD2BE" w14:textId="77777777" w:rsidR="00CC26DD" w:rsidRDefault="00CC26DD" w:rsidP="00CC26DD">
      <w:pPr>
        <w:rPr>
          <w:rFonts w:ascii="Times New Roman" w:eastAsia="Times New Roman" w:hAnsi="Times New Roman" w:cs="Times New Roman"/>
          <w:sz w:val="24"/>
          <w:szCs w:val="24"/>
        </w:rPr>
      </w:pPr>
    </w:p>
    <w:p w14:paraId="7F438A20"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w:t>
      </w:r>
      <w:commentRangeStart w:id="15"/>
      <w:commentRangeStart w:id="16"/>
      <w:r>
        <w:rPr>
          <w:rFonts w:ascii="Times New Roman" w:eastAsia="Times New Roman" w:hAnsi="Times New Roman" w:cs="Times New Roman"/>
          <w:sz w:val="24"/>
          <w:szCs w:val="24"/>
        </w:rPr>
        <w:t>contamination</w:t>
      </w:r>
      <w:commentRangeEnd w:id="15"/>
      <w:r>
        <w:rPr>
          <w:rStyle w:val="CommentReference"/>
        </w:rPr>
        <w:commentReference w:id="15"/>
      </w:r>
      <w:commentRangeEnd w:id="16"/>
      <w:r>
        <w:rPr>
          <w:rStyle w:val="CommentReference"/>
        </w:rPr>
        <w:commentReference w:id="16"/>
      </w:r>
      <w:r>
        <w:rPr>
          <w:rFonts w:ascii="Times New Roman" w:eastAsia="Times New Roman" w:hAnsi="Times New Roman" w:cs="Times New Roman"/>
          <w:sz w:val="24"/>
          <w:szCs w:val="24"/>
        </w:rPr>
        <w:t xml:space="preserve"> from the plastic vacuum funnel or potentially airborne microplastics. </w:t>
      </w:r>
    </w:p>
    <w:p w14:paraId="5D16FC49" w14:textId="77777777" w:rsidR="00CC26DD" w:rsidRDefault="00CC26DD" w:rsidP="00CC26DD">
      <w:pPr>
        <w:rPr>
          <w:rFonts w:ascii="Times New Roman" w:eastAsia="Times New Roman" w:hAnsi="Times New Roman" w:cs="Times New Roman"/>
          <w:sz w:val="24"/>
          <w:szCs w:val="24"/>
        </w:rPr>
      </w:pPr>
    </w:p>
    <w:p w14:paraId="55D976BA"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Cauwenberghe et al. (2015) and Meyer et al. (202X) under a stereo microscope with ~100x magnification. 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Results are reported as the average number of microplastics/L. </w:t>
      </w:r>
      <w:bookmarkEnd w:id="12"/>
    </w:p>
    <w:p w14:paraId="12ACA13A" w14:textId="77777777" w:rsidR="00CC26DD" w:rsidRDefault="00CC26DD" w:rsidP="00CC26DD">
      <w:pPr>
        <w:rPr>
          <w:rFonts w:ascii="Times New Roman" w:eastAsia="Times New Roman" w:hAnsi="Times New Roman" w:cs="Times New Roman"/>
          <w:sz w:val="24"/>
          <w:szCs w:val="24"/>
        </w:rPr>
      </w:pPr>
    </w:p>
    <w:p w14:paraId="03B1F7E1" w14:textId="77777777" w:rsidR="00CC26DD" w:rsidRDefault="00CC26DD" w:rsidP="00CC26D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5D7F22FE" w14:textId="77777777" w:rsidR="00CC26DD" w:rsidRDefault="00CC26DD" w:rsidP="00CC26DD">
      <w:pPr>
        <w:rPr>
          <w:rFonts w:ascii="Times New Roman" w:eastAsia="Times New Roman" w:hAnsi="Times New Roman" w:cs="Times New Roman"/>
          <w:sz w:val="24"/>
          <w:szCs w:val="24"/>
        </w:rPr>
      </w:pPr>
    </w:p>
    <w:p w14:paraId="716E4336"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food web analysis by wading and snorkeling. </w:t>
      </w:r>
    </w:p>
    <w:p w14:paraId="2E155FC3" w14:textId="77777777" w:rsidR="00CC26DD" w:rsidRDefault="00CC26DD" w:rsidP="00CC26DD">
      <w:pPr>
        <w:rPr>
          <w:rFonts w:ascii="Times New Roman" w:eastAsia="Times New Roman" w:hAnsi="Times New Roman" w:cs="Times New Roman"/>
          <w:sz w:val="24"/>
          <w:szCs w:val="24"/>
        </w:rPr>
      </w:pPr>
    </w:p>
    <w:p w14:paraId="05077A1C" w14:textId="77777777" w:rsidR="00CC26DD" w:rsidRDefault="00CC26DD" w:rsidP="00CC26D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3a. Benthic algal collection </w:t>
      </w:r>
    </w:p>
    <w:p w14:paraId="0AE4357A" w14:textId="77777777" w:rsidR="00CC26DD" w:rsidRDefault="00CC26DD" w:rsidP="00CC26DD">
      <w:pPr>
        <w:rPr>
          <w:rFonts w:ascii="Times New Roman" w:eastAsia="Times New Roman" w:hAnsi="Times New Roman" w:cs="Times New Roman"/>
          <w:sz w:val="24"/>
          <w:szCs w:val="24"/>
        </w:rPr>
      </w:pPr>
    </w:p>
    <w:p w14:paraId="6FE450B9" w14:textId="77777777" w:rsidR="00CC26DD" w:rsidRDefault="00CC26DD" w:rsidP="00CC26DD">
      <w:pPr>
        <w:rPr>
          <w:rFonts w:ascii="Times New Roman" w:eastAsia="Times New Roman" w:hAnsi="Times New Roman" w:cs="Times New Roman"/>
          <w:sz w:val="24"/>
          <w:szCs w:val="24"/>
        </w:rPr>
      </w:pPr>
      <w:bookmarkStart w:id="17" w:name="_Hlk53404238"/>
      <w:r>
        <w:rPr>
          <w:rFonts w:ascii="Times New Roman" w:eastAsia="Times New Roman" w:hAnsi="Times New Roman" w:cs="Times New Roman"/>
          <w:sz w:val="24"/>
          <w:szCs w:val="24"/>
        </w:rPr>
        <w:t>At each littoral site, we haphazardly selected three rocks representative of local substrate. A plastic stencil was used to define a surface area of each rock from which we scraped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Samples were preserved with Lugol’s solution and stored in plastic scintillation vials. Additional periphyton was collected in composite from each site for fatty acid and stable isotope analysis. </w:t>
      </w:r>
    </w:p>
    <w:p w14:paraId="24F9CD62" w14:textId="77777777" w:rsidR="00CC26DD" w:rsidRDefault="00CC26DD" w:rsidP="00CC26DD">
      <w:pPr>
        <w:rPr>
          <w:rFonts w:ascii="Times New Roman" w:eastAsia="Times New Roman" w:hAnsi="Times New Roman" w:cs="Times New Roman"/>
          <w:sz w:val="24"/>
          <w:szCs w:val="24"/>
        </w:rPr>
      </w:pPr>
    </w:p>
    <w:p w14:paraId="1E48EBF7"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xa were classified into broad categories consistent with Baikal algal taxonomy (Izhboldina, 2007), using coarse groupings to capture general patterns in relative algal abundance. As a result, algal groups consisted of diatoms, </w:t>
      </w:r>
      <w:r w:rsidRPr="009F0747">
        <w:rPr>
          <w:rFonts w:ascii="Times New Roman" w:eastAsia="Times New Roman" w:hAnsi="Times New Roman" w:cs="Times New Roman"/>
          <w:i/>
          <w:sz w:val="24"/>
          <w:szCs w:val="24"/>
        </w:rPr>
        <w:t>Ulothrix</w:t>
      </w:r>
      <w:r>
        <w:rPr>
          <w:rFonts w:ascii="Times New Roman" w:eastAsia="Times New Roman" w:hAnsi="Times New Roman" w:cs="Times New Roman"/>
          <w:sz w:val="24"/>
          <w:szCs w:val="24"/>
        </w:rPr>
        <w:t xml:space="preserve">, </w:t>
      </w:r>
      <w:r w:rsidRPr="00AC75E6">
        <w:rPr>
          <w:rFonts w:ascii="Times New Roman" w:eastAsia="Times New Roman" w:hAnsi="Times New Roman" w:cs="Times New Roman"/>
          <w:i/>
          <w:sz w:val="24"/>
          <w:szCs w:val="24"/>
        </w:rPr>
        <w:t>Spirogyra</w:t>
      </w:r>
      <w:r w:rsidRPr="007D3AD5">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nd the green algal Order Tetrasporales. Details pertaining to enumeration procedure are detailed in Meyer et al. (202X).</w:t>
      </w:r>
    </w:p>
    <w:bookmarkEnd w:id="17"/>
    <w:p w14:paraId="6E912185" w14:textId="77777777" w:rsidR="00CC26DD" w:rsidRDefault="00CC26DD" w:rsidP="00CC26DD">
      <w:pPr>
        <w:rPr>
          <w:rFonts w:ascii="Times New Roman" w:eastAsia="Times New Roman" w:hAnsi="Times New Roman" w:cs="Times New Roman"/>
          <w:sz w:val="24"/>
          <w:szCs w:val="24"/>
        </w:rPr>
      </w:pPr>
    </w:p>
    <w:p w14:paraId="50BFCD66" w14:textId="77777777" w:rsidR="00CC26DD" w:rsidRDefault="00CC26DD" w:rsidP="00CC26DD">
      <w:pPr>
        <w:rPr>
          <w:rFonts w:ascii="Times New Roman" w:eastAsia="Times New Roman" w:hAnsi="Times New Roman" w:cs="Times New Roman"/>
          <w:i/>
          <w:sz w:val="24"/>
          <w:szCs w:val="24"/>
        </w:rPr>
      </w:pPr>
      <w:commentRangeStart w:id="18"/>
      <w:r>
        <w:rPr>
          <w:rFonts w:ascii="Times New Roman" w:eastAsia="Times New Roman" w:hAnsi="Times New Roman" w:cs="Times New Roman"/>
          <w:i/>
          <w:sz w:val="24"/>
          <w:szCs w:val="24"/>
        </w:rPr>
        <w:t>3b</w:t>
      </w:r>
      <w:commentRangeEnd w:id="18"/>
      <w:r>
        <w:rPr>
          <w:rStyle w:val="CommentReference"/>
        </w:rPr>
        <w:commentReference w:id="18"/>
      </w:r>
      <w:r>
        <w:rPr>
          <w:rFonts w:ascii="Times New Roman" w:eastAsia="Times New Roman" w:hAnsi="Times New Roman" w:cs="Times New Roman"/>
          <w:i/>
          <w:sz w:val="24"/>
          <w:szCs w:val="24"/>
        </w:rPr>
        <w:t xml:space="preserve">. Benthic invertebrate collection </w:t>
      </w:r>
    </w:p>
    <w:p w14:paraId="6937930D" w14:textId="77777777" w:rsidR="00CC26DD" w:rsidRDefault="00CC26DD" w:rsidP="00CC26DD">
      <w:pPr>
        <w:rPr>
          <w:rFonts w:ascii="Times New Roman" w:eastAsia="Times New Roman" w:hAnsi="Times New Roman" w:cs="Times New Roman"/>
          <w:sz w:val="24"/>
          <w:szCs w:val="24"/>
        </w:rPr>
      </w:pPr>
    </w:p>
    <w:p w14:paraId="14114120"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At each littoral site, three kick-net samples were collected for assessment of benthic community composition and abundance. Using a D-net, we collected macroinvertebrates by flipping over 1-3 rocks, and then sweeping five times in a left-to-right motion. For each replicate, bucket contents were concentrated, placed in plastic jars with ~80% ethanol, and stored at ~4°C (Meyer et al., 202X).</w:t>
      </w:r>
    </w:p>
    <w:p w14:paraId="74FC3593" w14:textId="77777777" w:rsidR="00CC26DD" w:rsidRDefault="00CC26DD" w:rsidP="00CC26DD">
      <w:pPr>
        <w:rPr>
          <w:rFonts w:ascii="Times New Roman" w:eastAsia="Times New Roman" w:hAnsi="Times New Roman" w:cs="Times New Roman"/>
          <w:sz w:val="24"/>
          <w:szCs w:val="24"/>
        </w:rPr>
      </w:pPr>
    </w:p>
    <w:p w14:paraId="0AA03726"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20°C at</w:t>
      </w:r>
      <w:r>
        <w:rPr>
          <w:rFonts w:ascii="Times New Roman" w:eastAsia="Times New Roman" w:hAnsi="Times New Roman" w:cs="Times New Roman"/>
          <w:color w:val="212121"/>
          <w:sz w:val="24"/>
          <w:szCs w:val="24"/>
          <w:highlight w:val="white"/>
        </w:rPr>
        <w:t xml:space="preserve"> the field station. The samples were later transferred to the lab in the US via a Dewar flask with dry ice.</w:t>
      </w:r>
    </w:p>
    <w:p w14:paraId="3F707243" w14:textId="77777777" w:rsidR="00CC26DD" w:rsidRDefault="00CC26DD" w:rsidP="00CC26DD">
      <w:pPr>
        <w:rPr>
          <w:rFonts w:ascii="Times New Roman" w:eastAsia="Times New Roman" w:hAnsi="Times New Roman" w:cs="Times New Roman"/>
          <w:sz w:val="24"/>
          <w:szCs w:val="24"/>
        </w:rPr>
      </w:pPr>
    </w:p>
    <w:p w14:paraId="57DC5CCA" w14:textId="77777777" w:rsidR="00CC26DD" w:rsidRDefault="00CC26DD" w:rsidP="00CC26DD">
      <w:pPr>
        <w:rPr>
          <w:rFonts w:ascii="Times New Roman" w:eastAsia="Times New Roman" w:hAnsi="Times New Roman" w:cs="Times New Roman"/>
          <w:sz w:val="24"/>
          <w:szCs w:val="24"/>
        </w:rPr>
      </w:pPr>
      <w:bookmarkStart w:id="19" w:name="_Hlk53404042"/>
      <w:r>
        <w:rPr>
          <w:rFonts w:ascii="Times New Roman" w:eastAsia="Times New Roman" w:hAnsi="Times New Roman" w:cs="Times New Roman"/>
          <w:sz w:val="24"/>
          <w:szCs w:val="24"/>
        </w:rPr>
        <w:t>Invertebrate taxonomic identification and enumeration were performed under a stereo microscope. All invertebrates were identified to species with the exception of juveniles (Taakhteev, 2015 for amphipods; Sitnikova, 2012 for molluscs; Table 2). Due to poor preservation, two sites (KD-1 and LI-1) had only one sample counted, and two sites (</w:t>
      </w:r>
      <w:r w:rsidRPr="00320FFE">
        <w:rPr>
          <w:rFonts w:ascii="Times New Roman" w:eastAsia="Times New Roman" w:hAnsi="Times New Roman" w:cs="Times New Roman"/>
          <w:sz w:val="24"/>
          <w:szCs w:val="24"/>
        </w:rPr>
        <w:t>BK-2 and KD-2</w:t>
      </w:r>
      <w:r>
        <w:rPr>
          <w:rFonts w:ascii="Times New Roman" w:eastAsia="Times New Roman" w:hAnsi="Times New Roman" w:cs="Times New Roman"/>
          <w:sz w:val="24"/>
          <w:szCs w:val="24"/>
        </w:rPr>
        <w:t>) had two samples counted (Meyer et al., 202X).</w:t>
      </w:r>
    </w:p>
    <w:bookmarkEnd w:id="19"/>
    <w:p w14:paraId="3BE0932A" w14:textId="77777777" w:rsidR="00CC26DD" w:rsidRDefault="00CC26DD" w:rsidP="00CC26DD">
      <w:pPr>
        <w:rPr>
          <w:rFonts w:ascii="Times New Roman" w:eastAsia="Times New Roman" w:hAnsi="Times New Roman" w:cs="Times New Roman"/>
          <w:sz w:val="24"/>
          <w:szCs w:val="24"/>
        </w:rPr>
      </w:pPr>
    </w:p>
    <w:p w14:paraId="317A8DAC" w14:textId="77777777" w:rsidR="00CC26DD" w:rsidRDefault="00CC26DD" w:rsidP="00CC26D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Food web characterization </w:t>
      </w:r>
    </w:p>
    <w:p w14:paraId="4599CA0A" w14:textId="77777777" w:rsidR="00CC26DD" w:rsidRDefault="00CC26DD" w:rsidP="00CC26DD">
      <w:pPr>
        <w:rPr>
          <w:rFonts w:ascii="Times New Roman" w:eastAsia="Times New Roman" w:hAnsi="Times New Roman" w:cs="Times New Roman"/>
          <w:i/>
          <w:sz w:val="24"/>
          <w:szCs w:val="24"/>
        </w:rPr>
      </w:pPr>
    </w:p>
    <w:p w14:paraId="37E8B135"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To characterize littoral food webs, we analyzed carbon and nitrogen stables isotopes as well as fatty acid profiles for periphyton and macroinvertebrates.</w:t>
      </w:r>
      <w:r w:rsidRPr="00446481">
        <w:rPr>
          <w:rFonts w:ascii="Times New Roman" w:eastAsia="Times New Roman" w:hAnsi="Times New Roman" w:cs="Times New Roman"/>
          <w:color w:val="212121"/>
          <w:sz w:val="24"/>
          <w:szCs w:val="24"/>
          <w:highlight w:val="white"/>
        </w:rPr>
        <w:t xml:space="preserve"> </w:t>
      </w:r>
      <w:r>
        <w:rPr>
          <w:rFonts w:ascii="Times New Roman" w:eastAsia="Times New Roman" w:hAnsi="Times New Roman" w:cs="Times New Roman"/>
          <w:color w:val="212121"/>
          <w:sz w:val="24"/>
          <w:szCs w:val="24"/>
          <w:highlight w:val="white"/>
        </w:rPr>
        <w:t>Prior to isotopic and fatty acid analy</w:t>
      </w:r>
      <w:r>
        <w:rPr>
          <w:rFonts w:ascii="Times New Roman" w:eastAsia="Times New Roman" w:hAnsi="Times New Roman" w:cs="Times New Roman"/>
          <w:color w:val="212121"/>
          <w:sz w:val="24"/>
          <w:szCs w:val="24"/>
        </w:rPr>
        <w:t>sis, periphyton and macroinvertebrate samples were</w:t>
      </w:r>
      <w:r>
        <w:rPr>
          <w:rFonts w:ascii="Times New Roman" w:eastAsia="Times New Roman" w:hAnsi="Times New Roman" w:cs="Times New Roman"/>
          <w:color w:val="212121"/>
          <w:sz w:val="24"/>
          <w:szCs w:val="24"/>
          <w:highlight w:val="white"/>
        </w:rPr>
        <w:t xml:space="preserve"> </w:t>
      </w:r>
      <w:commentRangeStart w:id="20"/>
      <w:commentRangeStart w:id="21"/>
      <w:r>
        <w:rPr>
          <w:rFonts w:ascii="Times New Roman" w:eastAsia="Times New Roman" w:hAnsi="Times New Roman" w:cs="Times New Roman"/>
          <w:color w:val="212121"/>
          <w:sz w:val="24"/>
          <w:szCs w:val="24"/>
          <w:highlight w:val="white"/>
        </w:rPr>
        <w:t xml:space="preserve">lyophilized </w:t>
      </w:r>
      <w:commentRangeEnd w:id="20"/>
      <w:r>
        <w:rPr>
          <w:rStyle w:val="CommentReference"/>
        </w:rPr>
        <w:commentReference w:id="20"/>
      </w:r>
      <w:commentRangeEnd w:id="21"/>
      <w:r>
        <w:rPr>
          <w:rStyle w:val="CommentReference"/>
        </w:rPr>
        <w:commentReference w:id="21"/>
      </w:r>
      <w:r>
        <w:rPr>
          <w:rFonts w:ascii="Times New Roman" w:eastAsia="Times New Roman" w:hAnsi="Times New Roman" w:cs="Times New Roman"/>
          <w:color w:val="212121"/>
          <w:sz w:val="24"/>
          <w:szCs w:val="24"/>
          <w:highlight w:val="white"/>
        </w:rPr>
        <w:t xml:space="preserve">for ~24 hours, homogenized to powder, and then weighed. </w:t>
      </w:r>
    </w:p>
    <w:p w14:paraId="74E31458" w14:textId="77777777" w:rsidR="00CC26DD" w:rsidRDefault="00CC26DD" w:rsidP="00CC26DD">
      <w:pPr>
        <w:rPr>
          <w:rFonts w:ascii="Times New Roman" w:eastAsia="Times New Roman" w:hAnsi="Times New Roman" w:cs="Times New Roman"/>
          <w:sz w:val="24"/>
          <w:szCs w:val="24"/>
        </w:rPr>
      </w:pPr>
    </w:p>
    <w:p w14:paraId="469068DB"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i/>
          <w:sz w:val="24"/>
          <w:szCs w:val="24"/>
        </w:rPr>
        <w:lastRenderedPageBreak/>
        <w:t>Stable isotope analysis</w:t>
      </w:r>
    </w:p>
    <w:p w14:paraId="2D138130" w14:textId="77777777" w:rsidR="00CC26DD" w:rsidRDefault="00CC26DD" w:rsidP="00CC26DD">
      <w:pPr>
        <w:rPr>
          <w:rFonts w:ascii="Times New Roman" w:eastAsia="Times New Roman" w:hAnsi="Times New Roman" w:cs="Times New Roman"/>
          <w:sz w:val="24"/>
          <w:szCs w:val="24"/>
        </w:rPr>
      </w:pPr>
    </w:p>
    <w:p w14:paraId="604FC9EE" w14:textId="77777777" w:rsidR="00CC26DD" w:rsidRDefault="00CC26DD" w:rsidP="00CC26DD">
      <w:pPr>
        <w:rPr>
          <w:rFonts w:ascii="Times New Roman" w:eastAsia="Times New Roman" w:hAnsi="Times New Roman" w:cs="Times New Roman"/>
          <w:color w:val="212121"/>
          <w:sz w:val="24"/>
          <w:szCs w:val="24"/>
          <w:highlight w:val="white"/>
        </w:rPr>
      </w:pPr>
      <w:bookmarkStart w:id="22" w:name="_Hlk53403964"/>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DELTAplus XP, Thermo Scientific). </w:t>
      </w:r>
      <w:r>
        <w:rPr>
          <w:rFonts w:ascii="Times New Roman" w:eastAsia="Times New Roman" w:hAnsi="Times New Roman" w:cs="Times New Roman"/>
          <w:sz w:val="24"/>
          <w:szCs w:val="24"/>
        </w:rPr>
        <w:t>An in-depth stable isotope validation procedure is described in Meyer et al. (202X).</w:t>
      </w:r>
    </w:p>
    <w:bookmarkEnd w:id="22"/>
    <w:p w14:paraId="700291D7" w14:textId="77777777" w:rsidR="00CC26DD" w:rsidRDefault="00CC26DD" w:rsidP="00CC26DD">
      <w:pPr>
        <w:rPr>
          <w:color w:val="212121"/>
          <w:sz w:val="23"/>
          <w:szCs w:val="23"/>
          <w:highlight w:val="white"/>
        </w:rPr>
      </w:pPr>
    </w:p>
    <w:p w14:paraId="2DA1D1E7"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3FE5ADE" w14:textId="77777777" w:rsidR="00CC26DD" w:rsidRDefault="00CC26DD" w:rsidP="00CC26DD">
      <w:pPr>
        <w:rPr>
          <w:rFonts w:ascii="Times New Roman" w:eastAsia="Times New Roman" w:hAnsi="Times New Roman" w:cs="Times New Roman"/>
          <w:sz w:val="24"/>
          <w:szCs w:val="24"/>
        </w:rPr>
      </w:pPr>
    </w:p>
    <w:p w14:paraId="3FF0C938" w14:textId="77777777" w:rsidR="00CC26DD" w:rsidRDefault="00CC26DD" w:rsidP="00CC26D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Schram et al., 2018). Fatty acid quantification was performed with a </w:t>
      </w:r>
      <w:r w:rsidRPr="00446481">
        <w:rPr>
          <w:rFonts w:ascii="Times New Roman" w:eastAsia="Times New Roman" w:hAnsi="Times New Roman" w:cs="Times New Roman"/>
          <w:sz w:val="24"/>
          <w:szCs w:val="24"/>
        </w:rPr>
        <w:t>Shimadzu QP2020</w:t>
      </w:r>
      <w:r>
        <w:rPr>
          <w:rFonts w:ascii="Times New Roman" w:eastAsia="Times New Roman" w:hAnsi="Times New Roman" w:cs="Times New Roman"/>
          <w:sz w:val="24"/>
          <w:szCs w:val="24"/>
        </w:rPr>
        <w:t xml:space="preserve"> GC/MS following Schram et al. (2018). An in-depth procedure for fatty acid extraction is described in Meyer et al. (202X).</w:t>
      </w:r>
    </w:p>
    <w:p w14:paraId="1866E4F7" w14:textId="77777777" w:rsidR="000B4353" w:rsidRDefault="00CC26DD">
      <w:bookmarkStart w:id="23" w:name="_GoBack"/>
      <w:bookmarkEnd w:id="23"/>
    </w:p>
    <w:sectPr w:rsidR="000B43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eyer, Michael Frederick" w:date="2020-09-30T16:22:00Z" w:initials="MMF">
    <w:p w14:paraId="136449A1" w14:textId="77777777" w:rsidR="00CC26DD" w:rsidRDefault="00CC26DD" w:rsidP="00CC26DD">
      <w:pPr>
        <w:pStyle w:val="CommentText"/>
      </w:pPr>
      <w:r>
        <w:rPr>
          <w:rStyle w:val="CommentReference"/>
        </w:rPr>
        <w:annotationRef/>
      </w:r>
      <w:r>
        <w:t>AF: Interesting procedure.  Did it influence the IDW much? Seems like shoreline and population size should scale.</w:t>
      </w:r>
    </w:p>
  </w:comment>
  <w:comment w:id="2" w:author="Meyer, Michael Frederick" w:date="2020-10-01T12:06:00Z" w:initials="MMF">
    <w:p w14:paraId="096968A1" w14:textId="77777777" w:rsidR="00CC26DD" w:rsidRDefault="00CC26DD" w:rsidP="00CC26DD">
      <w:pPr>
        <w:pStyle w:val="CommentText"/>
      </w:pPr>
      <w:r>
        <w:rPr>
          <w:rStyle w:val="CommentReference"/>
        </w:rPr>
        <w:annotationRef/>
      </w:r>
      <w:r>
        <w:t xml:space="preserve">For reference, I re-calculated IDW population without the shoreline scaling and it does not change the results. All relationships are qualitatively the same. Personally, I think that the shoreline length physically makes the most sense, but in either event the results remain the same. </w:t>
      </w:r>
    </w:p>
  </w:comment>
  <w:comment w:id="3" w:author="Meyer, Michael Frederick" w:date="2020-10-10T13:24:00Z" w:initials="MMF">
    <w:p w14:paraId="2BDF9260" w14:textId="77777777" w:rsidR="00CC26DD" w:rsidRDefault="00CC26DD" w:rsidP="00CC26DD">
      <w:pPr>
        <w:pStyle w:val="CommentText"/>
      </w:pPr>
      <w:r>
        <w:rPr>
          <w:rStyle w:val="CommentReference"/>
        </w:rPr>
        <w:annotationRef/>
      </w:r>
      <w:r>
        <w:t>Does this need to be mentioned in the ms, as a reviewer may ask the same thing?</w:t>
      </w:r>
    </w:p>
  </w:comment>
  <w:comment w:id="5" w:author="Meyer, Michael Frederick" w:date="2020-09-30T16:25:00Z" w:initials="MMF">
    <w:p w14:paraId="3AFF34F5" w14:textId="77777777" w:rsidR="00CC26DD" w:rsidRDefault="00CC26DD" w:rsidP="00CC26DD">
      <w:pPr>
        <w:pStyle w:val="CommentText"/>
      </w:pPr>
      <w:r>
        <w:rPr>
          <w:rStyle w:val="CommentReference"/>
        </w:rPr>
        <w:annotationRef/>
      </w:r>
      <w:r>
        <w:t>AF: Lots of detail here.  The IDW procedure is pretty common so you might not need to describe the method so completely. But ok.</w:t>
      </w:r>
    </w:p>
    <w:p w14:paraId="6B9F6ACD" w14:textId="77777777" w:rsidR="00CC26DD" w:rsidRDefault="00CC26DD" w:rsidP="00CC26DD">
      <w:pPr>
        <w:pStyle w:val="CommentText"/>
      </w:pPr>
    </w:p>
    <w:p w14:paraId="5DD12578" w14:textId="77777777" w:rsidR="00CC26DD" w:rsidRDefault="00CC26DD" w:rsidP="00CC26DD">
      <w:pPr>
        <w:pStyle w:val="CommentText"/>
      </w:pPr>
      <w:r>
        <w:t xml:space="preserve">I am interested to see if the scaling changed the pattern of the IDW map.  </w:t>
      </w:r>
      <w:r w:rsidRPr="00A55FCC">
        <w:rPr>
          <w:i/>
          <w:iCs/>
        </w:rPr>
        <w:t xml:space="preserve">It feels a bit like window dressing to me. </w:t>
      </w:r>
      <w:r>
        <w:t>That is, it is a complicated procedure for something common in the spatial analysis world.</w:t>
      </w:r>
    </w:p>
  </w:comment>
  <w:comment w:id="6" w:author="Meyer, Michael Frederick" w:date="2020-10-01T12:15:00Z" w:initials="MMF">
    <w:p w14:paraId="3B97551F" w14:textId="77777777" w:rsidR="00CC26DD" w:rsidRDefault="00CC26DD" w:rsidP="00CC26DD">
      <w:pPr>
        <w:pStyle w:val="CommentText"/>
      </w:pPr>
      <w:r>
        <w:rPr>
          <w:rStyle w:val="CommentReference"/>
        </w:rPr>
        <w:annotationRef/>
      </w:r>
      <w:r>
        <w:t>I agree that IDW is common, but the only other way I would re-write this is by saying we calculated IDW of shoreline-scaled population density, which I do not think would really cut down on the text length substantially. We would still need to explain what exactly we were IDW-ing…</w:t>
      </w:r>
    </w:p>
  </w:comment>
  <w:comment w:id="13" w:author="Meyer, Michael Frederick" w:date="2020-09-30T16:27:00Z" w:initials="MMF">
    <w:p w14:paraId="37A948A6" w14:textId="77777777" w:rsidR="00CC26DD" w:rsidRDefault="00CC26DD" w:rsidP="00CC26DD">
      <w:pPr>
        <w:pStyle w:val="CommentText"/>
      </w:pPr>
      <w:r>
        <w:rPr>
          <w:rStyle w:val="CommentReference"/>
        </w:rPr>
        <w:annotationRef/>
      </w:r>
      <w:r>
        <w:t>AF: Is this a problem for studying microplastics?</w:t>
      </w:r>
    </w:p>
  </w:comment>
  <w:comment w:id="14" w:author="Meyer, Michael Frederick" w:date="2020-10-01T12:18:00Z" w:initials="MMF">
    <w:p w14:paraId="7454DF98" w14:textId="77777777" w:rsidR="00CC26DD" w:rsidRDefault="00CC26DD" w:rsidP="00CC26DD">
      <w:pPr>
        <w:pStyle w:val="CommentText"/>
      </w:pPr>
      <w:r>
        <w:rPr>
          <w:rStyle w:val="CommentReference"/>
        </w:rPr>
        <w:annotationRef/>
      </w:r>
      <w:r>
        <w:t xml:space="preserve">Included edit in the next paragraph to address this point. </w:t>
      </w:r>
    </w:p>
  </w:comment>
  <w:comment w:id="15" w:author="Meyer, Michael Frederick" w:date="2020-09-30T16:27:00Z" w:initials="MMF">
    <w:p w14:paraId="7712BB82" w14:textId="77777777" w:rsidR="00CC26DD" w:rsidRDefault="00CC26DD" w:rsidP="00CC26DD">
      <w:pPr>
        <w:pStyle w:val="CommentText"/>
      </w:pPr>
      <w:r>
        <w:rPr>
          <w:rStyle w:val="CommentReference"/>
        </w:rPr>
        <w:annotationRef/>
      </w:r>
      <w:r>
        <w:t>AF: How does this control for contamination?</w:t>
      </w:r>
    </w:p>
  </w:comment>
  <w:comment w:id="16" w:author="Meyer, Michael Frederick" w:date="2020-10-01T12:20:00Z" w:initials="MMF">
    <w:p w14:paraId="24B05CA5" w14:textId="77777777" w:rsidR="00CC26DD" w:rsidRDefault="00CC26DD" w:rsidP="00CC26DD">
      <w:pPr>
        <w:pStyle w:val="CommentText"/>
      </w:pPr>
      <w:r>
        <w:rPr>
          <w:rStyle w:val="CommentReference"/>
        </w:rPr>
        <w:annotationRef/>
      </w:r>
      <w:r>
        <w:t>Edit for clarity.</w:t>
      </w:r>
    </w:p>
  </w:comment>
  <w:comment w:id="18" w:author="Meyer, Michael Frederick" w:date="2020-10-10T13:31:00Z" w:initials="MMF">
    <w:p w14:paraId="1CDEE782" w14:textId="77777777" w:rsidR="00CC26DD" w:rsidRDefault="00CC26DD" w:rsidP="00CC26DD">
      <w:pPr>
        <w:pStyle w:val="CommentText"/>
      </w:pPr>
      <w:r>
        <w:rPr>
          <w:rStyle w:val="CommentReference"/>
        </w:rPr>
        <w:annotationRef/>
      </w:r>
      <w:r>
        <w:t>Extra detail added to this section to address comments from AG and AF</w:t>
      </w:r>
    </w:p>
  </w:comment>
  <w:comment w:id="20" w:author="Meyer, Michael Frederick" w:date="2020-09-24T18:19:00Z" w:initials="MMF">
    <w:p w14:paraId="2E64173B" w14:textId="77777777" w:rsidR="00CC26DD" w:rsidRDefault="00CC26DD" w:rsidP="00CC26DD">
      <w:pPr>
        <w:pStyle w:val="CommentText"/>
      </w:pPr>
      <w:r>
        <w:rPr>
          <w:rStyle w:val="CommentReference"/>
        </w:rPr>
        <w:annotationRef/>
      </w:r>
      <w:r>
        <w:t xml:space="preserve">Aaron added this word. I’m down with it, but I am unsure if it applies similarly to stable isotopes AND Fatty Acids. </w:t>
      </w:r>
    </w:p>
  </w:comment>
  <w:comment w:id="21" w:author="Meyer, Michael Frederick" w:date="2020-10-10T13:32:00Z" w:initials="MMF">
    <w:p w14:paraId="50DC0454" w14:textId="77777777" w:rsidR="00CC26DD" w:rsidRDefault="00CC26DD" w:rsidP="00CC26DD">
      <w:pPr>
        <w:pStyle w:val="CommentText"/>
      </w:pPr>
      <w:r>
        <w:rPr>
          <w:rStyle w:val="CommentReference"/>
        </w:rPr>
        <w:annotationRef/>
      </w:r>
      <w:r>
        <w:t xml:space="preserve">Apparently it means “to freeze-dry” so ok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6449A1" w15:done="0"/>
  <w15:commentEx w15:paraId="096968A1" w15:paraIdParent="136449A1" w15:done="0"/>
  <w15:commentEx w15:paraId="2BDF9260" w15:paraIdParent="136449A1" w15:done="0"/>
  <w15:commentEx w15:paraId="5DD12578" w15:done="0"/>
  <w15:commentEx w15:paraId="3B97551F" w15:paraIdParent="5DD12578" w15:done="0"/>
  <w15:commentEx w15:paraId="37A948A6" w15:done="0"/>
  <w15:commentEx w15:paraId="7454DF98" w15:paraIdParent="37A948A6" w15:done="0"/>
  <w15:commentEx w15:paraId="7712BB82" w15:done="0"/>
  <w15:commentEx w15:paraId="24B05CA5" w15:paraIdParent="7712BB82" w15:done="0"/>
  <w15:commentEx w15:paraId="1CDEE782" w15:done="0"/>
  <w15:commentEx w15:paraId="2E64173B" w15:done="0"/>
  <w15:commentEx w15:paraId="50DC0454" w15:paraIdParent="2E6417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6449A1" w16cid:durableId="231F2F49"/>
  <w16cid:commentId w16cid:paraId="096968A1" w16cid:durableId="232044AE"/>
  <w16cid:commentId w16cid:paraId="2BDF9260" w16cid:durableId="232C349B"/>
  <w16cid:commentId w16cid:paraId="5DD12578" w16cid:durableId="231F3017"/>
  <w16cid:commentId w16cid:paraId="3B97551F" w16cid:durableId="232046ED"/>
  <w16cid:commentId w16cid:paraId="37A948A6" w16cid:durableId="231F305B"/>
  <w16cid:commentId w16cid:paraId="7454DF98" w16cid:durableId="23204790"/>
  <w16cid:commentId w16cid:paraId="7712BB82" w16cid:durableId="231F307F"/>
  <w16cid:commentId w16cid:paraId="24B05CA5" w16cid:durableId="232047F3"/>
  <w16cid:commentId w16cid:paraId="1CDEE782" w16cid:durableId="232C363F"/>
  <w16cid:commentId w16cid:paraId="2E64173B" w16cid:durableId="231761A4"/>
  <w16cid:commentId w16cid:paraId="50DC0454" w16cid:durableId="232C36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26DD"/>
    <w:rsid w:val="004A492D"/>
    <w:rsid w:val="00941A28"/>
    <w:rsid w:val="00CC26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457C5"/>
  <w15:chartTrackingRefBased/>
  <w15:docId w15:val="{DD25E12F-9B27-46B9-87A6-16B814E6D2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CC26DD"/>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C26DD"/>
    <w:pPr>
      <w:spacing w:line="240" w:lineRule="auto"/>
    </w:pPr>
    <w:rPr>
      <w:sz w:val="24"/>
      <w:szCs w:val="24"/>
    </w:rPr>
  </w:style>
  <w:style w:type="character" w:customStyle="1" w:styleId="CommentTextChar">
    <w:name w:val="Comment Text Char"/>
    <w:basedOn w:val="DefaultParagraphFont"/>
    <w:link w:val="CommentText"/>
    <w:uiPriority w:val="99"/>
    <w:rsid w:val="00CC26DD"/>
    <w:rPr>
      <w:rFonts w:ascii="Arial" w:eastAsia="Arial" w:hAnsi="Arial" w:cs="Arial"/>
      <w:sz w:val="24"/>
      <w:szCs w:val="24"/>
      <w:lang w:val="en"/>
    </w:rPr>
  </w:style>
  <w:style w:type="character" w:styleId="CommentReference">
    <w:name w:val="annotation reference"/>
    <w:basedOn w:val="DefaultParagraphFont"/>
    <w:uiPriority w:val="99"/>
    <w:semiHidden/>
    <w:unhideWhenUsed/>
    <w:rsid w:val="00CC26DD"/>
    <w:rPr>
      <w:sz w:val="18"/>
      <w:szCs w:val="18"/>
    </w:rPr>
  </w:style>
  <w:style w:type="paragraph" w:styleId="ListParagraph">
    <w:name w:val="List Paragraph"/>
    <w:basedOn w:val="Normal"/>
    <w:uiPriority w:val="34"/>
    <w:qFormat/>
    <w:rsid w:val="00CC26DD"/>
    <w:pPr>
      <w:ind w:left="720"/>
      <w:contextualSpacing/>
    </w:pPr>
  </w:style>
  <w:style w:type="paragraph" w:styleId="BalloonText">
    <w:name w:val="Balloon Text"/>
    <w:basedOn w:val="Normal"/>
    <w:link w:val="BalloonTextChar"/>
    <w:uiPriority w:val="99"/>
    <w:semiHidden/>
    <w:unhideWhenUsed/>
    <w:rsid w:val="00CC26D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6DD"/>
    <w:rPr>
      <w:rFonts w:ascii="Segoe UI" w:eastAsia="Arial" w:hAnsi="Segoe UI" w:cs="Segoe UI"/>
      <w:sz w:val="18"/>
      <w:szCs w:val="18"/>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5</Pages>
  <Words>2686</Words>
  <Characters>1531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cp:revision>
  <dcterms:created xsi:type="dcterms:W3CDTF">2020-10-15T18:05:00Z</dcterms:created>
  <dcterms:modified xsi:type="dcterms:W3CDTF">2020-10-15T18:09:00Z</dcterms:modified>
</cp:coreProperties>
</file>